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483D6BD5"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 xml:space="preserve">is motivation. Goal-driven attentional control is enhanced when individuals are motivated with extrinsic rewards (Botvinick &amp; Braver, </w:t>
      </w:r>
      <w:r w:rsidR="000E604B">
        <w:t>2015; Pessoa, 2015). Attention</w:t>
      </w:r>
      <w:r w:rsidR="0079229A">
        <w:t xml:space="preserve"> can also be guided by previous reward history, independently from </w:t>
      </w:r>
      <w:r w:rsidR="000E604B">
        <w:t xml:space="preserve">top-down </w:t>
      </w:r>
      <w:r w:rsidR="0079229A">
        <w:t>attentional control (Awh et al., 2012). Previous reward associations can worsen performance on attention tasks if they conflict with the current goals of the individual (Anderson, 2016; Failing &amp; Theeuwes, 2018</w:t>
      </w:r>
      <w:r w:rsidR="00EB28D8">
        <w:t>; Chelazzi et al., 2013</w:t>
      </w:r>
      <w:r w:rsidR="0079229A">
        <w:t>).</w:t>
      </w:r>
    </w:p>
    <w:p w14:paraId="2325645B" w14:textId="42B05356"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Krebs &amp; Woldorff, 2017)</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t>(</w:t>
      </w:r>
      <w:commentRangeStart w:id="0"/>
      <w:r>
        <w:t>Pessoa &amp; Engelman, 2010</w:t>
      </w:r>
      <w:commentRangeEnd w:id="0"/>
      <w:r>
        <w:rPr>
          <w:rStyle w:val="CommentReference"/>
        </w:rPr>
        <w:commentReference w:id="0"/>
      </w:r>
      <w:commentRangeStart w:id="1"/>
      <w:r>
        <w:t>; Krebs et al., 2012</w:t>
      </w:r>
      <w:commentRangeEnd w:id="1"/>
      <w:r>
        <w:rPr>
          <w:rStyle w:val="CommentReference"/>
        </w:rPr>
        <w:commentReference w:id="1"/>
      </w:r>
      <w:r>
        <w:t xml:space="preserve">). 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component </w:t>
      </w:r>
      <w:r>
        <w:t>(</w:t>
      </w:r>
      <w:commentRangeStart w:id="2"/>
      <w:r w:rsidR="0067643F">
        <w:t>Schevernels et al, 2014</w:t>
      </w:r>
      <w:commentRangeEnd w:id="2"/>
      <w:r w:rsidR="0067643F">
        <w:rPr>
          <w:rStyle w:val="CommentReference"/>
        </w:rPr>
        <w:commentReference w:id="2"/>
      </w:r>
      <w:r w:rsidR="00C175C9">
        <w:t xml:space="preserve">, </w:t>
      </w:r>
      <w:commentRangeStart w:id="3"/>
      <w:r w:rsidR="00C175C9">
        <w:t>van den Berg et al., 2014</w:t>
      </w:r>
      <w:commentRangeEnd w:id="3"/>
      <w:r w:rsidR="00C175C9">
        <w:rPr>
          <w:rStyle w:val="CommentReference"/>
        </w:rPr>
        <w:commentReference w:id="3"/>
      </w:r>
      <w:r>
        <w:t>).</w:t>
      </w:r>
      <w:r w:rsidR="0067643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3070AA09"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1F3473">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w:instrText>
      </w:r>
      <w:r w:rsidR="00817D41" w:rsidRPr="00817D41">
        <w:rPr>
          <w:lang w:val="nl-BE"/>
        </w:rPr>
        <w:instrText>-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r w:rsidR="00EB28D8">
        <w:t xml:space="preserve">Thus it remains unclear if the reward-history effects on attention are due to changes in plasticity at the very early stages of visual processing. </w:t>
      </w:r>
    </w:p>
    <w:p w14:paraId="418D8D8A" w14:textId="3BF616DB"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r w:rsidR="00441BA8">
        <w:t xml:space="preserve">However, we are aware of only one study to date which was able to directly test the facilitation and suppression of stimuli linked to different reward schedules. In an fMRI </w:t>
      </w:r>
      <w:commentRangeStart w:id="4"/>
      <w:r w:rsidR="00441BA8">
        <w:t xml:space="preserve">Hickey and Peelen (2015) </w:t>
      </w:r>
      <w:commentRangeEnd w:id="4"/>
      <w:r w:rsidR="00441BA8">
        <w:rPr>
          <w:rStyle w:val="CommentReference"/>
        </w:rPr>
        <w:commentReference w:id="4"/>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p>
    <w:p w14:paraId="04BBDBBB" w14:textId="1A5DC0B9"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competes with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compete</w:t>
      </w:r>
      <w:r w:rsidR="00C3254E">
        <w:t>s</w:t>
      </w:r>
      <w:r w:rsidR="00FF25C8">
        <w:t xml:space="preserve"> with goal-dire</w:t>
      </w:r>
      <w:r w:rsidR="000E604B">
        <w:t>cted attention. 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EB186C" w:rsidRPr="005D695E" w:rsidRDefault="00EB186C"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EB186C" w:rsidRPr="005D695E" w:rsidRDefault="00EB186C"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5"/>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6"/>
      <w:r>
        <w:t xml:space="preserve">Behavior </w:t>
      </w:r>
      <w:commentRangeEnd w:id="6"/>
      <w:r>
        <w:rPr>
          <w:rStyle w:val="CommentReference"/>
          <w:rFonts w:eastAsiaTheme="minorHAnsi" w:cs="Times New Roman"/>
          <w:b w:val="0"/>
        </w:rPr>
        <w:commentReference w:id="6"/>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7"/>
      <w:r>
        <w:t>EEG recording and pre</w:t>
      </w:r>
      <w:r w:rsidR="00703DB2">
        <w:t>-</w:t>
      </w:r>
      <w:r>
        <w:t>processing</w:t>
      </w:r>
      <w:commentRangeEnd w:id="7"/>
      <w:r w:rsidR="00A44140">
        <w:rPr>
          <w:rStyle w:val="CommentReference"/>
          <w:rFonts w:eastAsiaTheme="minorHAnsi" w:cs="Times New Roman"/>
          <w:b w:val="0"/>
        </w:rPr>
        <w:commentReference w:id="7"/>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8"/>
      <w:r w:rsidR="007A5260">
        <w:t xml:space="preserve">Additional external electrodes were applied to the left and right mastoids, </w:t>
      </w:r>
      <w:commentRangeEnd w:id="8"/>
      <w:r w:rsidR="00314813">
        <w:rPr>
          <w:rStyle w:val="CommentReference"/>
        </w:rPr>
        <w:commentReference w:id="8"/>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9"/>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9"/>
      <w:r w:rsidR="00314813">
        <w:rPr>
          <w:rStyle w:val="CommentReference"/>
        </w:rPr>
        <w:commentReference w:id="9"/>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0"/>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0"/>
      <w:r w:rsidR="004C379C">
        <w:rPr>
          <w:rStyle w:val="CommentReference"/>
        </w:rPr>
        <w:commentReference w:id="10"/>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1"/>
      <w:r w:rsidR="00750379">
        <w:t>10</w:t>
      </w:r>
      <w:r w:rsidR="00462C5A">
        <w:t>,</w:t>
      </w:r>
      <w:r w:rsidR="00750379">
        <w:t>000 iterations (2</w:t>
      </w:r>
      <w:r w:rsidR="00462C5A">
        <w:t>,</w:t>
      </w:r>
      <w:r w:rsidR="00750379">
        <w:t>000 warmup</w:t>
      </w:r>
      <w:commentRangeEnd w:id="11"/>
      <w:r w:rsidR="001123A6">
        <w:rPr>
          <w:rStyle w:val="CommentReference"/>
        </w:rPr>
        <w:commentReference w:id="11"/>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2"/>
      <w:r>
        <w:t>Behavioral results</w:t>
      </w:r>
      <w:commentRangeEnd w:id="12"/>
      <w:r w:rsidR="00917742">
        <w:rPr>
          <w:rStyle w:val="CommentReference"/>
          <w:rFonts w:eastAsiaTheme="minorHAnsi" w:cs="Times New Roman"/>
          <w:b w:val="0"/>
        </w:rPr>
        <w:commentReference w:id="12"/>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t>Table 1</w:t>
            </w:r>
            <w:commentRangeEnd w:id="13"/>
            <w:r w:rsidR="00917742">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917742">
        <w:rPr>
          <w:rStyle w:val="CommentReference"/>
        </w:rPr>
        <w:commentReference w:id="14"/>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5"/>
      <w:r>
        <w:t>Hit rates</w:t>
      </w:r>
      <w:del w:id="16" w:author="Antonio Schettino" w:date="2018-08-28T10:15:00Z">
        <w:r w:rsidDel="006F62F4">
          <w:delText xml:space="preserve"> </w:delText>
        </w:r>
      </w:del>
      <w:commentRangeEnd w:id="15"/>
      <w:r w:rsidR="00411041">
        <w:rPr>
          <w:rStyle w:val="CommentReference"/>
          <w:rFonts w:eastAsiaTheme="minorHAnsi" w:cs="Times New Roman"/>
          <w:b w:val="0"/>
        </w:rPr>
        <w:commentReference w:id="15"/>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7"/>
      <w:r w:rsidR="00917742">
        <w:t xml:space="preserve">, it should be noted that this is a signal detection task, so the performance of 50% is not chance level. </w:t>
      </w:r>
      <w:commentRangeEnd w:id="17"/>
      <w:r w:rsidR="0041367D">
        <w:rPr>
          <w:rStyle w:val="CommentReference"/>
        </w:rPr>
        <w:commentReference w:id="17"/>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8"/>
      <w:commentRangeStart w:id="19"/>
      <w:r w:rsidR="00B92561">
        <w:t>more so</w:t>
      </w:r>
      <w:r>
        <w:t xml:space="preserve"> for the low rewarded color</w:t>
      </w:r>
      <w:commentRangeEnd w:id="18"/>
      <w:r w:rsidR="0041367D">
        <w:rPr>
          <w:rStyle w:val="CommentReference"/>
        </w:rPr>
        <w:commentReference w:id="18"/>
      </w:r>
      <w:commentRangeEnd w:id="19"/>
      <w:r w:rsidR="00411041">
        <w:rPr>
          <w:rStyle w:val="CommentReference"/>
        </w:rPr>
        <w:commentReference w:id="19"/>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0"/>
      <w:commentRangeStart w:id="21"/>
      <w:r>
        <w:t>and more so in the condition with higher probability of earning a reward</w:t>
      </w:r>
      <w:commentRangeEnd w:id="20"/>
      <w:r w:rsidR="0041367D">
        <w:rPr>
          <w:rStyle w:val="CommentReference"/>
        </w:rPr>
        <w:commentReference w:id="20"/>
      </w:r>
      <w:commentRangeEnd w:id="21"/>
      <w:r w:rsidR="00411041">
        <w:rPr>
          <w:rStyle w:val="CommentReference"/>
        </w:rPr>
        <w:commentReference w:id="2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2"/>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2"/>
    </w:p>
    <w:p w14:paraId="18F62F57" w14:textId="5574CBDF" w:rsidR="00E1045E" w:rsidRPr="00F36223" w:rsidRDefault="00DF5EDD" w:rsidP="00C03E65">
      <w:pPr>
        <w:spacing w:line="480" w:lineRule="auto"/>
        <w:jc w:val="both"/>
        <w:rPr>
          <w:sz w:val="20"/>
          <w:szCs w:val="20"/>
        </w:rPr>
      </w:pPr>
      <w:r>
        <w:rPr>
          <w:rStyle w:val="CommentReference"/>
        </w:rPr>
        <w:commentReference w:id="22"/>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1385B12C" w:rsidR="009508C9" w:rsidRDefault="009508C9" w:rsidP="004B04C5">
      <w:pPr>
        <w:pStyle w:val="Heading1"/>
        <w:spacing w:before="0" w:after="240"/>
      </w:pPr>
      <w:r>
        <w:t>Discussion</w:t>
      </w:r>
    </w:p>
    <w:p w14:paraId="0AEAA247" w14:textId="44B03814" w:rsidR="00EB186C" w:rsidRDefault="00EB186C" w:rsidP="00EB186C"/>
    <w:p w14:paraId="37642185" w14:textId="605B0D21" w:rsidR="00EB186C" w:rsidRDefault="00EB186C" w:rsidP="00EB186C">
      <w:pPr>
        <w:rPr>
          <w:b/>
        </w:rPr>
      </w:pPr>
      <w:r>
        <w:rPr>
          <w:b/>
        </w:rPr>
        <w:t>Restructuring</w:t>
      </w:r>
    </w:p>
    <w:p w14:paraId="751F95BA" w14:textId="09382ECA" w:rsidR="007624F1" w:rsidRDefault="007624F1" w:rsidP="00EB186C">
      <w:pPr>
        <w:pStyle w:val="ListParagraph"/>
        <w:numPr>
          <w:ilvl w:val="0"/>
          <w:numId w:val="44"/>
        </w:numPr>
      </w:pPr>
      <w:r>
        <w:t>A very short summary of the main questions and of the paradigm</w:t>
      </w:r>
    </w:p>
    <w:p w14:paraId="20139038" w14:textId="0BB9E1FE" w:rsidR="00EB186C" w:rsidRDefault="00EB186C" w:rsidP="00EB186C">
      <w:pPr>
        <w:pStyle w:val="ListParagraph"/>
        <w:numPr>
          <w:ilvl w:val="0"/>
          <w:numId w:val="44"/>
        </w:numPr>
      </w:pPr>
      <w:r>
        <w:t>A short summary of the results</w:t>
      </w:r>
    </w:p>
    <w:p w14:paraId="3D35C947" w14:textId="78B72453" w:rsidR="00EB186C" w:rsidRDefault="00EB186C" w:rsidP="00EB186C">
      <w:pPr>
        <w:pStyle w:val="ListParagraph"/>
        <w:numPr>
          <w:ilvl w:val="1"/>
          <w:numId w:val="44"/>
        </w:numPr>
      </w:pPr>
      <w:r>
        <w:t>Improvements in attentional control come from increased attention to the high-rewarded feature</w:t>
      </w:r>
    </w:p>
    <w:p w14:paraId="24F971B3" w14:textId="49BA8D0F" w:rsidR="00EB186C" w:rsidRDefault="00EB186C" w:rsidP="00EB186C">
      <w:pPr>
        <w:pStyle w:val="ListParagraph"/>
        <w:numPr>
          <w:ilvl w:val="1"/>
          <w:numId w:val="44"/>
        </w:numPr>
      </w:pPr>
      <w:r>
        <w:t>This improvement is present even when it conflicts with the current goal (when the high rewarded feature is the distractor)</w:t>
      </w:r>
    </w:p>
    <w:p w14:paraId="14C2433B" w14:textId="653BC4C3" w:rsidR="00EB186C" w:rsidRDefault="00EB186C" w:rsidP="00EB186C">
      <w:pPr>
        <w:pStyle w:val="ListParagraph"/>
        <w:numPr>
          <w:ilvl w:val="1"/>
          <w:numId w:val="44"/>
        </w:numPr>
      </w:pPr>
      <w:r>
        <w:t>This result is seen in the behavior as well</w:t>
      </w:r>
    </w:p>
    <w:p w14:paraId="40F84A93" w14:textId="1DAA69B6" w:rsidR="00EB186C" w:rsidRDefault="00EB186C" w:rsidP="00EB186C">
      <w:pPr>
        <w:pStyle w:val="ListParagraph"/>
        <w:numPr>
          <w:ilvl w:val="1"/>
          <w:numId w:val="44"/>
        </w:numPr>
      </w:pPr>
      <w:r>
        <w:t>After rewards are no longer present the effects disappears in the SSVEPs, but remains in the behavior</w:t>
      </w:r>
    </w:p>
    <w:p w14:paraId="2DA63E97" w14:textId="7207FA9A" w:rsidR="007624F1" w:rsidRDefault="00D35B61" w:rsidP="007624F1">
      <w:pPr>
        <w:pStyle w:val="ListParagraph"/>
        <w:numPr>
          <w:ilvl w:val="0"/>
          <w:numId w:val="44"/>
        </w:numPr>
      </w:pPr>
      <w:r>
        <w:t>People are faster to respond to the high reward feature. In the EEG r</w:t>
      </w:r>
      <w:r w:rsidR="007624F1">
        <w:t xml:space="preserve">eward influences attentional control through boosting the processing of the high rewarded feature irrespective of if it’s a target or a distractor. </w:t>
      </w:r>
      <w:r>
        <w:t xml:space="preserve">This provides an answer to the question of how the attentional control system improves when it expects rewards. This is in line with the Hickey and Peelen result. However, we have not found evidence for the suppression. It could be that this is due to the trial-by-trial changes in the task-set. It might be inefficient for the system to change the task set on every trial in those circumstances. This hypothesis could be checked with a mini-block design such as the one which Hickey &amp; Peelen had. </w:t>
      </w:r>
    </w:p>
    <w:p w14:paraId="1F4ABDEB" w14:textId="778B8C90" w:rsidR="007624F1" w:rsidRDefault="007624F1" w:rsidP="007624F1">
      <w:pPr>
        <w:pStyle w:val="ListParagraph"/>
        <w:numPr>
          <w:ilvl w:val="0"/>
          <w:numId w:val="44"/>
        </w:numPr>
      </w:pPr>
      <w:r>
        <w:t xml:space="preserve">While the effect remains </w:t>
      </w:r>
      <w:r w:rsidR="00D35B61">
        <w:t xml:space="preserve">in behavior in the testing phase, the SSVEPs go back to the baseline. It seems that the attentional control system is quick to re-adapt once the rewards are no longer present. However, the question which we can not directly answer here is where does the behavioral effect in the test phase come from. One option is that it is coming from very early processing, lower from the one which we are measuring here. Then make an argument around the timing relying on the Talkevitch and Soren’s 2010 paper. Otherwise, it could be that the effect is more motor. While the rewards are present there is enough reason for the attentional system to be involved. However, once the rewards are not there anymore the attention is to expensive to keep. But, during the training phase the features are linked to faster motor responses. These can maybe operate in absence of the heavy attentional system. </w:t>
      </w:r>
    </w:p>
    <w:p w14:paraId="3F9C7B4E" w14:textId="193BA39E" w:rsidR="00750978" w:rsidRDefault="00750978" w:rsidP="007624F1">
      <w:pPr>
        <w:pStyle w:val="ListParagraph"/>
        <w:numPr>
          <w:ilvl w:val="0"/>
          <w:numId w:val="44"/>
        </w:numPr>
      </w:pPr>
      <w:r>
        <w:t>The significance of the work:</w:t>
      </w:r>
    </w:p>
    <w:p w14:paraId="20009DB9" w14:textId="458816C3" w:rsidR="00750978" w:rsidRDefault="00750978" w:rsidP="00750978">
      <w:pPr>
        <w:pStyle w:val="ListParagraph"/>
        <w:numPr>
          <w:ilvl w:val="1"/>
          <w:numId w:val="44"/>
        </w:numPr>
      </w:pPr>
      <w:r>
        <w:t>Demonstration of the mechanism through which rewards enhance attentional control. The first direct test of the target vs. distractor processing idea with EEG</w:t>
      </w:r>
    </w:p>
    <w:p w14:paraId="1FAB1819" w14:textId="2BEAF69B" w:rsidR="00750978" w:rsidRPr="00EB186C" w:rsidRDefault="00750978" w:rsidP="00750978">
      <w:pPr>
        <w:pStyle w:val="ListParagraph"/>
        <w:numPr>
          <w:ilvl w:val="1"/>
          <w:numId w:val="44"/>
        </w:numPr>
      </w:pPr>
      <w:r>
        <w:lastRenderedPageBreak/>
        <w:t xml:space="preserve">Important for models of attentional control and motivation. List what are the results which need to be considered. For example the absence of the effect in the test phase. </w:t>
      </w:r>
      <w:bookmarkStart w:id="23" w:name="_GoBack"/>
      <w:bookmarkEnd w:id="23"/>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absence of rewards in the </w:t>
      </w:r>
      <w:r w:rsidR="00C153CF">
        <w:t>test</w:t>
      </w:r>
      <w:r w:rsidR="00410220">
        <w:t xml:space="preserve"> phase did not influence behavior. </w:t>
      </w:r>
      <w:commentRangeStart w:id="24"/>
      <w:r w:rsidR="00410220">
        <w:t>This result provides a conceptual replication</w:t>
      </w:r>
      <w:commentRangeEnd w:id="24"/>
      <w:r w:rsidR="0022579B">
        <w:rPr>
          <w:rStyle w:val="CommentReference"/>
        </w:rPr>
        <w:commentReference w:id="24"/>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5"/>
      <w:r w:rsidR="00410220">
        <w:t xml:space="preserve">This replication is significant given the large differences between our task and the previously used tasks. </w:t>
      </w:r>
      <w:commentRangeEnd w:id="25"/>
      <w:r w:rsidR="0039218C">
        <w:rPr>
          <w:rStyle w:val="CommentReference"/>
        </w:rPr>
        <w:commentReference w:id="25"/>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6"/>
      <w:r w:rsidR="00410220">
        <w:t xml:space="preserve">This result thus provides additional support to the robustness of the value-driven attentional effects </w:t>
      </w:r>
      <w:commentRangeEnd w:id="26"/>
      <w:r w:rsidR="0039218C">
        <w:rPr>
          <w:rStyle w:val="CommentReference"/>
        </w:rPr>
        <w:commentReference w:id="26"/>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 xml:space="preserve">(Brown &amp; Alexander, </w:t>
      </w:r>
      <w:r w:rsidR="006E3FAB" w:rsidRPr="006E3FAB">
        <w:rPr>
          <w:noProof/>
        </w:rPr>
        <w:lastRenderedPageBreak/>
        <w:t>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w:t>
      </w:r>
      <w:r w:rsidR="00004924">
        <w:lastRenderedPageBreak/>
        <w:t>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 xml:space="preserve">We </w:t>
      </w:r>
      <w:r>
        <w:lastRenderedPageBreak/>
        <w:t>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lastRenderedPageBreak/>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lastRenderedPageBreak/>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lastRenderedPageBreak/>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p05labo" w:date="2019-07-16T11:57:00Z" w:initials="p">
    <w:p w14:paraId="52BA8C31" w14:textId="56095DA9" w:rsidR="00EB186C" w:rsidRDefault="00EB186C">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1" w:author="pp05labo" w:date="2019-07-16T11:59:00Z" w:initials="p">
    <w:p w14:paraId="714F1F3E" w14:textId="6F0C6F0A" w:rsidR="00EB186C" w:rsidRDefault="00EB186C">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2" w:author="pp05labo" w:date="2019-07-16T12:02:00Z" w:initials="p">
    <w:p w14:paraId="25D99631" w14:textId="38D74173" w:rsidR="00EB186C" w:rsidRPr="00B44EE3" w:rsidRDefault="00EB186C">
      <w:pPr>
        <w:pStyle w:val="CommentText"/>
        <w:rPr>
          <w:lang w:val="nl-BE"/>
        </w:rPr>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sidRPr="00B44EE3">
        <w:rPr>
          <w:rFonts w:ascii="Arial" w:hAnsi="Arial" w:cs="Arial"/>
          <w:i/>
          <w:iCs/>
          <w:color w:val="222222"/>
          <w:shd w:val="clear" w:color="auto" w:fill="FFFFFF"/>
          <w:lang w:val="nl-BE"/>
        </w:rPr>
        <w:t>NeuroImage</w:t>
      </w:r>
      <w:r w:rsidRPr="00B44EE3">
        <w:rPr>
          <w:rFonts w:ascii="Arial" w:hAnsi="Arial" w:cs="Arial"/>
          <w:color w:val="222222"/>
          <w:shd w:val="clear" w:color="auto" w:fill="FFFFFF"/>
          <w:lang w:val="nl-BE"/>
        </w:rPr>
        <w:t>, </w:t>
      </w:r>
      <w:r w:rsidRPr="00B44EE3">
        <w:rPr>
          <w:rFonts w:ascii="Arial" w:hAnsi="Arial" w:cs="Arial"/>
          <w:i/>
          <w:iCs/>
          <w:color w:val="222222"/>
          <w:shd w:val="clear" w:color="auto" w:fill="FFFFFF"/>
          <w:lang w:val="nl-BE"/>
        </w:rPr>
        <w:t>84</w:t>
      </w:r>
      <w:r w:rsidRPr="00B44EE3">
        <w:rPr>
          <w:rFonts w:ascii="Arial" w:hAnsi="Arial" w:cs="Arial"/>
          <w:color w:val="222222"/>
          <w:shd w:val="clear" w:color="auto" w:fill="FFFFFF"/>
          <w:lang w:val="nl-BE"/>
        </w:rPr>
        <w:t>, 639-647.</w:t>
      </w:r>
    </w:p>
  </w:comment>
  <w:comment w:id="3" w:author="pp05labo" w:date="2019-07-17T12:05:00Z" w:initials="p">
    <w:p w14:paraId="60545DE7" w14:textId="0192BB71" w:rsidR="00EB186C" w:rsidRDefault="00EB186C">
      <w:pPr>
        <w:pStyle w:val="CommentText"/>
      </w:pPr>
      <w:r>
        <w:rPr>
          <w:rStyle w:val="CommentReference"/>
        </w:rPr>
        <w:annotationRef/>
      </w:r>
      <w:r w:rsidRPr="00C175C9">
        <w:rPr>
          <w:rFonts w:ascii="Arial" w:hAnsi="Arial" w:cs="Arial"/>
          <w:color w:val="222222"/>
          <w:shd w:val="clear" w:color="auto" w:fill="FFFFFF"/>
          <w:lang w:val="nl-BE"/>
        </w:rPr>
        <w:t xml:space="preserve">van den Berg, B., Krebs, R. M., Lorist, M. M., &amp; Woldorff, M. G. (2014). </w:t>
      </w:r>
      <w:r>
        <w:rPr>
          <w:rFonts w:ascii="Arial" w:hAnsi="Arial" w:cs="Arial"/>
          <w:color w:val="222222"/>
          <w:shd w:val="clear" w:color="auto" w:fill="FFFFFF"/>
        </w:rPr>
        <w:t>Utilization of reward-prospect enhances preparatory attention and reduces stimulus conflict. </w:t>
      </w:r>
      <w:r>
        <w:rPr>
          <w:rFonts w:ascii="Arial" w:hAnsi="Arial" w:cs="Arial"/>
          <w:i/>
          <w:iCs/>
          <w:color w:val="222222"/>
          <w:shd w:val="clear" w:color="auto" w:fill="FFFFFF"/>
        </w:rPr>
        <w:t>Cognitive, Affective, &amp; Behavioral Neuroscience</w:t>
      </w:r>
      <w:r>
        <w:rPr>
          <w:rFonts w:ascii="Arial" w:hAnsi="Arial" w:cs="Arial"/>
          <w:color w:val="222222"/>
          <w:shd w:val="clear" w:color="auto" w:fill="FFFFFF"/>
        </w:rPr>
        <w:t>, </w:t>
      </w:r>
      <w:r>
        <w:rPr>
          <w:rFonts w:ascii="Arial" w:hAnsi="Arial" w:cs="Arial"/>
          <w:i/>
          <w:iCs/>
          <w:color w:val="222222"/>
          <w:shd w:val="clear" w:color="auto" w:fill="FFFFFF"/>
        </w:rPr>
        <w:t>14</w:t>
      </w:r>
      <w:r>
        <w:rPr>
          <w:rFonts w:ascii="Arial" w:hAnsi="Arial" w:cs="Arial"/>
          <w:color w:val="222222"/>
          <w:shd w:val="clear" w:color="auto" w:fill="FFFFFF"/>
        </w:rPr>
        <w:t>(2), 561-577.</w:t>
      </w:r>
    </w:p>
  </w:comment>
  <w:comment w:id="4" w:author="pp05labo" w:date="2019-07-16T14:50:00Z" w:initials="p">
    <w:p w14:paraId="7D8E2BEE" w14:textId="77777777" w:rsidR="00EB186C" w:rsidRDefault="00EB186C"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5" w:author="Ivan Grahek" w:date="2019-05-03T15:58:00Z" w:initials="IG">
    <w:p w14:paraId="0BA42910" w14:textId="62846AD7" w:rsidR="00EB186C" w:rsidRDefault="00EB186C">
      <w:pPr>
        <w:pStyle w:val="CommentText"/>
      </w:pPr>
      <w:r>
        <w:rPr>
          <w:rStyle w:val="CommentReference"/>
        </w:rPr>
        <w:annotationRef/>
      </w:r>
      <w:r>
        <w:t xml:space="preserve">@Antonio: do you think that there’s merit in keeping the graph B? </w:t>
      </w:r>
    </w:p>
  </w:comment>
  <w:comment w:id="6" w:author="Ivan Grahek" w:date="2019-01-29T11:47:00Z" w:initials="IG">
    <w:p w14:paraId="5552F5BF" w14:textId="77777777" w:rsidR="00EB186C" w:rsidRDefault="00EB186C" w:rsidP="002749F6">
      <w:pPr>
        <w:pStyle w:val="CommentText"/>
      </w:pPr>
      <w:r>
        <w:rPr>
          <w:rStyle w:val="CommentReference"/>
        </w:rPr>
        <w:annotationRef/>
      </w:r>
      <w:r>
        <w:t>Add a part on pre-processing the behavior and include how the hit rates and false alarms were calculated.</w:t>
      </w:r>
    </w:p>
  </w:comment>
  <w:comment w:id="7" w:author="Ivan Grahek" w:date="2019-05-03T11:04:00Z" w:initials="IG">
    <w:p w14:paraId="13627C7F" w14:textId="4A2233BC" w:rsidR="00EB186C" w:rsidRDefault="00EB186C">
      <w:pPr>
        <w:pStyle w:val="CommentText"/>
      </w:pPr>
      <w:r>
        <w:rPr>
          <w:rStyle w:val="CommentReference"/>
        </w:rPr>
        <w:annotationRef/>
      </w:r>
      <w:r>
        <w:t>Change now that we are doing single trials</w:t>
      </w:r>
    </w:p>
  </w:comment>
  <w:comment w:id="8" w:author="Ivan Grahek" w:date="2019-05-02T16:33:00Z" w:initials="IG">
    <w:p w14:paraId="1D5920D4" w14:textId="39509E5F" w:rsidR="00EB186C" w:rsidRDefault="00EB186C">
      <w:pPr>
        <w:pStyle w:val="CommentText"/>
      </w:pPr>
      <w:r>
        <w:rPr>
          <w:rStyle w:val="CommentReference"/>
        </w:rPr>
        <w:annotationRef/>
      </w:r>
      <w:r>
        <w:t>Do we still need this?</w:t>
      </w:r>
    </w:p>
  </w:comment>
  <w:comment w:id="9" w:author="Ivan Grahek" w:date="2019-05-02T16:33:00Z" w:initials="IG">
    <w:p w14:paraId="46D87FA9" w14:textId="39A28A9E" w:rsidR="00EB186C" w:rsidRDefault="00EB186C">
      <w:pPr>
        <w:pStyle w:val="CommentText"/>
      </w:pPr>
      <w:r>
        <w:rPr>
          <w:rStyle w:val="CommentReference"/>
        </w:rPr>
        <w:annotationRef/>
      </w:r>
      <w:r>
        <w:t>Change to the average reference</w:t>
      </w:r>
    </w:p>
  </w:comment>
  <w:comment w:id="10" w:author="Ivan Grahek" w:date="2019-03-15T10:17:00Z" w:initials="IG">
    <w:p w14:paraId="2AD44FAB" w14:textId="191B777B" w:rsidR="00EB186C" w:rsidRDefault="00EB186C">
      <w:pPr>
        <w:pStyle w:val="CommentText"/>
      </w:pPr>
      <w:r>
        <w:rPr>
          <w:rStyle w:val="CommentReference"/>
        </w:rPr>
        <w:annotationRef/>
      </w:r>
      <w:r>
        <w:t>Change if we go for the baseline normalization</w:t>
      </w:r>
    </w:p>
  </w:comment>
  <w:comment w:id="11" w:author="Ivan Grahek" w:date="2019-05-03T17:27:00Z" w:initials="IG">
    <w:p w14:paraId="1DE830FD" w14:textId="2FA108A0" w:rsidR="00EB186C" w:rsidRDefault="00EB186C">
      <w:pPr>
        <w:pStyle w:val="CommentText"/>
      </w:pPr>
      <w:r>
        <w:rPr>
          <w:rStyle w:val="CommentReference"/>
        </w:rPr>
        <w:annotationRef/>
      </w:r>
      <w:r>
        <w:t>Edit with the final number</w:t>
      </w:r>
    </w:p>
  </w:comment>
  <w:comment w:id="12" w:author="Ivan Grahek" w:date="2019-02-09T14:04:00Z" w:initials="IG">
    <w:p w14:paraId="7EE80669" w14:textId="6B7A0B0E" w:rsidR="00EB186C" w:rsidRDefault="00EB186C">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3" w:author="Ivan Grahek" w:date="2019-02-09T14:10:00Z" w:initials="IG">
    <w:p w14:paraId="08DA60F3" w14:textId="6E3A3C95" w:rsidR="00EB186C" w:rsidRDefault="00EB186C">
      <w:pPr>
        <w:pStyle w:val="CommentText"/>
      </w:pPr>
      <w:r>
        <w:rPr>
          <w:rStyle w:val="CommentReference"/>
        </w:rPr>
        <w:annotationRef/>
      </w:r>
      <w:r>
        <w:t xml:space="preserve">This table could be merged with Table 3 or moved to the supplementary materials. </w:t>
      </w:r>
    </w:p>
  </w:comment>
  <w:comment w:id="14" w:author="Ivan Grahek" w:date="2019-02-09T14:08:00Z" w:initials="IG">
    <w:p w14:paraId="00A9CCF1" w14:textId="7E21FF27" w:rsidR="00EB186C" w:rsidRDefault="00EB186C">
      <w:pPr>
        <w:pStyle w:val="CommentText"/>
      </w:pPr>
      <w:r>
        <w:rPr>
          <w:rStyle w:val="CommentReference"/>
        </w:rPr>
        <w:annotationRef/>
      </w:r>
      <w:r>
        <w:t xml:space="preserve">The font in all of the graphs will be increased. </w:t>
      </w:r>
    </w:p>
  </w:comment>
  <w:comment w:id="15" w:author="Ivan Grahek" w:date="2019-03-15T10:32:00Z" w:initials="IG">
    <w:p w14:paraId="1A78F42E" w14:textId="20DAED21" w:rsidR="00EB186C" w:rsidRDefault="00EB186C">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7" w:author="Gilles Pourtois" w:date="2019-02-12T14:28:00Z" w:initials="GP">
    <w:p w14:paraId="7A6947E0" w14:textId="5A1AD815" w:rsidR="00EB186C" w:rsidRDefault="00EB186C">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8" w:author="Gilles Pourtois" w:date="2019-02-12T14:30:00Z" w:initials="GP">
    <w:p w14:paraId="37CDA2BC" w14:textId="52EFB07E" w:rsidR="00EB186C" w:rsidRDefault="00EB186C">
      <w:pPr>
        <w:pStyle w:val="CommentText"/>
      </w:pPr>
      <w:r>
        <w:rPr>
          <w:rStyle w:val="CommentReference"/>
        </w:rPr>
        <w:annotationRef/>
      </w:r>
      <w:r>
        <w:t>Weird this, right? Isn’t the case that participants should improve more for high-rewarded color?</w:t>
      </w:r>
    </w:p>
  </w:comment>
  <w:comment w:id="19" w:author="Ivan Grahek" w:date="2019-03-15T10:35:00Z" w:initials="IG">
    <w:p w14:paraId="58705832" w14:textId="3E41E23E" w:rsidR="00EB186C" w:rsidRDefault="00EB186C">
      <w:pPr>
        <w:pStyle w:val="CommentText"/>
      </w:pPr>
      <w:r>
        <w:rPr>
          <w:rStyle w:val="CommentReference"/>
        </w:rPr>
        <w:annotationRef/>
      </w:r>
      <w:r>
        <w:t>Antonio: I wouldn’t over-interpret this finding, the ER is not very high (8.43).</w:t>
      </w:r>
    </w:p>
  </w:comment>
  <w:comment w:id="20" w:author="Gilles Pourtois" w:date="2019-02-12T14:31:00Z" w:initials="GP">
    <w:p w14:paraId="3BE8451B" w14:textId="5536837A" w:rsidR="00EB186C" w:rsidRDefault="00EB186C">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1" w:author="Ivan Grahek" w:date="2019-03-15T10:36:00Z" w:initials="IG">
    <w:p w14:paraId="147D1BAD" w14:textId="0C537C15" w:rsidR="00EB186C" w:rsidRDefault="00EB186C">
      <w:pPr>
        <w:pStyle w:val="CommentText"/>
      </w:pPr>
      <w:r>
        <w:rPr>
          <w:rStyle w:val="CommentReference"/>
        </w:rPr>
        <w:annotationRef/>
      </w:r>
      <w:r>
        <w:t>Antonio: Again, I wouldn’t over-interpret this finding (</w:t>
      </w:r>
      <w:r w:rsidRPr="00F57403">
        <w:t>ER = 7.20</w:t>
      </w:r>
      <w:r>
        <w:t>).</w:t>
      </w:r>
    </w:p>
  </w:comment>
  <w:comment w:id="22" w:author="Ivan Grahek" w:date="2019-05-03T15:41:00Z" w:initials="IG">
    <w:p w14:paraId="1DB20E5C" w14:textId="270F5B4C" w:rsidR="00EB186C" w:rsidRDefault="00EB186C">
      <w:pPr>
        <w:pStyle w:val="CommentText"/>
      </w:pPr>
      <w:r>
        <w:rPr>
          <w:rStyle w:val="CommentReference"/>
        </w:rPr>
        <w:annotationRef/>
      </w:r>
      <w:r>
        <w:t xml:space="preserve">@Antonio these look amazing!!! Very well done </w:t>
      </w:r>
      <w:r>
        <w:sym w:font="Wingdings" w:char="F04A"/>
      </w:r>
    </w:p>
    <w:p w14:paraId="6EE4BF18" w14:textId="20930A2A" w:rsidR="00EB186C" w:rsidRDefault="00EB186C">
      <w:pPr>
        <w:pStyle w:val="CommentText"/>
      </w:pPr>
    </w:p>
    <w:p w14:paraId="43F9B7A9" w14:textId="7D26BC07" w:rsidR="00EB186C" w:rsidRDefault="00EB186C">
      <w:pPr>
        <w:pStyle w:val="CommentText"/>
      </w:pPr>
      <w:r>
        <w:t>Could you do a caption for these?</w:t>
      </w:r>
    </w:p>
    <w:p w14:paraId="2806F354" w14:textId="5E3261C4" w:rsidR="00EB186C" w:rsidRDefault="00EB186C">
      <w:pPr>
        <w:pStyle w:val="CommentText"/>
      </w:pPr>
    </w:p>
    <w:p w14:paraId="15E08E98" w14:textId="74AB2900" w:rsidR="00EB186C" w:rsidRDefault="00EB186C">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EB186C" w:rsidRDefault="00EB186C">
      <w:pPr>
        <w:pStyle w:val="CommentText"/>
      </w:pPr>
    </w:p>
    <w:p w14:paraId="7E6A21A2" w14:textId="376BC168" w:rsidR="00EB186C" w:rsidRDefault="00EB186C">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EB186C" w:rsidRDefault="00EB186C">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EB186C" w:rsidRDefault="00EB186C">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EB186C" w:rsidRDefault="00EB186C">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EB186C" w:rsidRDefault="00EB186C">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3" w:author="Gilles Pourtois" w:date="2019-02-12T14:44:00Z" w:initials="GP">
    <w:p w14:paraId="1248484F" w14:textId="77777777" w:rsidR="00EB186C" w:rsidRDefault="00EB186C">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EB186C" w:rsidRDefault="00EB186C">
      <w:pPr>
        <w:pStyle w:val="CommentText"/>
      </w:pPr>
    </w:p>
    <w:p w14:paraId="3D982E49" w14:textId="24A8C315" w:rsidR="00EB186C" w:rsidRDefault="00EB186C">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EB186C" w:rsidRDefault="00EB186C">
      <w:pPr>
        <w:pStyle w:val="CommentText"/>
      </w:pPr>
    </w:p>
    <w:p w14:paraId="619D75CE" w14:textId="163469B5" w:rsidR="00EB186C" w:rsidRDefault="00EB186C">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EB186C" w:rsidRDefault="00EB186C">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EB186C" w:rsidRDefault="00EB186C">
      <w:pPr>
        <w:pStyle w:val="CommentText"/>
      </w:pPr>
      <w:r>
        <w:rPr>
          <w:rStyle w:val="CommentReference"/>
        </w:rPr>
        <w:annotationRef/>
      </w:r>
      <w:r>
        <w:t>Not sure about the accuracy of this</w:t>
      </w:r>
    </w:p>
  </w:comment>
  <w:comment w:id="40" w:author="Gilles Pourtois" w:date="2019-02-12T15:02:00Z" w:initials="GP">
    <w:p w14:paraId="200EEA2D" w14:textId="59935F08" w:rsidR="00EB186C" w:rsidRDefault="00EB186C">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EB186C" w:rsidRDefault="00EB186C">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EB186C" w:rsidRDefault="00EB186C">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EB186C" w:rsidRDefault="00EB186C">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EB186C" w:rsidRDefault="00EB186C">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EB186C" w:rsidRDefault="00EB186C">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EB186C" w:rsidRDefault="00EB186C">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EB186C" w:rsidRDefault="00EB186C">
      <w:pPr>
        <w:pStyle w:val="CommentText"/>
      </w:pPr>
      <w:r>
        <w:rPr>
          <w:rStyle w:val="CommentReference"/>
        </w:rPr>
        <w:annotationRef/>
      </w:r>
      <w:r>
        <w:t>Unclear to me this</w:t>
      </w:r>
    </w:p>
  </w:comment>
  <w:comment w:id="48" w:author="Ivan Grahek" w:date="2019-02-09T14:15:00Z" w:initials="IG">
    <w:p w14:paraId="0ECD07BE" w14:textId="00E18607" w:rsidR="00EB186C" w:rsidRDefault="00EB186C">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60545DE7"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D47E57" w14:textId="77777777" w:rsidR="0090248E" w:rsidRDefault="0090248E" w:rsidP="00AD5698">
      <w:pPr>
        <w:spacing w:after="0" w:line="240" w:lineRule="auto"/>
      </w:pPr>
      <w:r>
        <w:separator/>
      </w:r>
    </w:p>
  </w:endnote>
  <w:endnote w:type="continuationSeparator" w:id="0">
    <w:p w14:paraId="2572A54A" w14:textId="77777777" w:rsidR="0090248E" w:rsidRDefault="0090248E"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EB186C" w:rsidRDefault="00EB186C"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EB186C" w:rsidRDefault="00EB186C"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FDA6CD" w14:textId="77777777" w:rsidR="0090248E" w:rsidRDefault="0090248E" w:rsidP="00AD5698">
      <w:pPr>
        <w:spacing w:after="0" w:line="240" w:lineRule="auto"/>
      </w:pPr>
      <w:r>
        <w:separator/>
      </w:r>
    </w:p>
  </w:footnote>
  <w:footnote w:type="continuationSeparator" w:id="0">
    <w:p w14:paraId="62994264" w14:textId="77777777" w:rsidR="0090248E" w:rsidRDefault="0090248E"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B96F105" w:rsidR="00EB186C" w:rsidRDefault="00EB186C">
    <w:pPr>
      <w:pStyle w:val="Header"/>
    </w:pPr>
    <w:r>
      <w:rPr>
        <w:szCs w:val="24"/>
      </w:rPr>
      <w:t>ATTENTIONAL CONTROL AND REWARD</w:t>
    </w:r>
    <w:sdt>
      <w:sdtPr>
        <w:id w:val="-1319488693"/>
        <w:docPartObj>
          <w:docPartGallery w:val="Page Numbers (Top of Page)"/>
          <w:docPartUnique/>
        </w:docPartObj>
      </w:sdtPr>
      <w:sdtEndPr>
        <w:rPr>
          <w:noProof/>
        </w:rPr>
      </w:sdtEndPr>
      <w:sdtContent>
        <w:r>
          <w:tab/>
        </w:r>
        <w:r>
          <w:tab/>
        </w:r>
        <w:r w:rsidRPr="00271CF9">
          <w:rPr>
            <w:szCs w:val="24"/>
          </w:rPr>
          <w:fldChar w:fldCharType="begin"/>
        </w:r>
        <w:r w:rsidRPr="00271CF9">
          <w:rPr>
            <w:szCs w:val="24"/>
          </w:rPr>
          <w:instrText xml:space="preserve"> PAGE   \* MERGEFORMAT </w:instrText>
        </w:r>
        <w:r w:rsidRPr="00271CF9">
          <w:rPr>
            <w:szCs w:val="24"/>
          </w:rPr>
          <w:fldChar w:fldCharType="separate"/>
        </w:r>
        <w:r w:rsidR="00750978">
          <w:rPr>
            <w:noProof/>
            <w:szCs w:val="24"/>
          </w:rPr>
          <w:t>17</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31497425" w:rsidR="00EB186C" w:rsidRDefault="00EB186C" w:rsidP="0050297E">
    <w:pPr>
      <w:pStyle w:val="Header"/>
      <w:ind w:left="360"/>
    </w:pPr>
    <w:r>
      <w:rPr>
        <w:szCs w:val="24"/>
      </w:rPr>
      <w:t xml:space="preserve">Running head: ATTENTIONAL CONTROL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0"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1"/>
  </w:num>
  <w:num w:numId="3">
    <w:abstractNumId w:val="20"/>
  </w:num>
  <w:num w:numId="4">
    <w:abstractNumId w:val="43"/>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2"/>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40"/>
  </w:num>
  <w:num w:numId="41">
    <w:abstractNumId w:val="19"/>
  </w:num>
  <w:num w:numId="42">
    <w:abstractNumId w:val="11"/>
  </w:num>
  <w:num w:numId="43">
    <w:abstractNumId w:val="15"/>
  </w:num>
  <w:num w:numId="44">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49D9"/>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48E"/>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4CE1B-2ACB-4359-8BE6-9EAF07934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7</Pages>
  <Words>25095</Words>
  <Characters>138024</Characters>
  <Application>Microsoft Office Word</Application>
  <DocSecurity>0</DocSecurity>
  <Lines>1150</Lines>
  <Paragraphs>3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14</cp:revision>
  <cp:lastPrinted>2019-07-16T11:53:00Z</cp:lastPrinted>
  <dcterms:created xsi:type="dcterms:W3CDTF">2019-07-17T09:49:00Z</dcterms:created>
  <dcterms:modified xsi:type="dcterms:W3CDTF">2019-07-17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